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C5DB420" w14:textId="77777777" w:rsidR="005D5F63" w:rsidRDefault="0046285E">
      <w:pPr>
        <w:rPr>
          <w:rFonts w:ascii="Times New Roman" w:eastAsia="等线" w:hAnsi="Times New Roman" w:cs="Times New Roman"/>
          <w:b/>
          <w:sz w:val="20"/>
          <w:szCs w:val="20"/>
          <w:lang w:bidi="ar"/>
        </w:rPr>
      </w:pPr>
      <w:r>
        <w:rPr>
          <w:rFonts w:ascii="Times New Roman" w:eastAsia="等线" w:hAnsi="Times New Roman" w:cs="Times New Roman"/>
          <w:b/>
          <w:sz w:val="20"/>
          <w:szCs w:val="20"/>
          <w:lang w:bidi="ar"/>
        </w:rPr>
        <w:t xml:space="preserve">Table 1. Summary of studies concerning </w:t>
      </w:r>
      <w:proofErr w:type="spellStart"/>
      <w:r>
        <w:rPr>
          <w:rFonts w:ascii="Times New Roman" w:eastAsia="等线" w:hAnsi="Times New Roman" w:cs="Times New Roman"/>
          <w:b/>
          <w:sz w:val="20"/>
          <w:szCs w:val="20"/>
          <w:lang w:bidi="ar"/>
        </w:rPr>
        <w:t>lactylation</w:t>
      </w:r>
      <w:proofErr w:type="spellEnd"/>
      <w:r>
        <w:rPr>
          <w:rFonts w:ascii="Times New Roman" w:eastAsia="等线" w:hAnsi="Times New Roman" w:cs="Times New Roman"/>
          <w:b/>
          <w:sz w:val="20"/>
          <w:szCs w:val="20"/>
          <w:lang w:bidi="ar"/>
        </w:rPr>
        <w:t xml:space="preserve"> in respiratory diseases</w:t>
      </w:r>
    </w:p>
    <w:p w14:paraId="52DB86C5" w14:textId="77777777" w:rsidR="005D5F63" w:rsidRDefault="005D5F63">
      <w:pPr>
        <w:rPr>
          <w:rFonts w:ascii="Times New Roman" w:hAnsi="Times New Roman" w:cs="Times New Roman"/>
          <w:sz w:val="20"/>
          <w:szCs w:val="20"/>
        </w:rPr>
      </w:pPr>
    </w:p>
    <w:tbl>
      <w:tblPr>
        <w:tblStyle w:val="a3"/>
        <w:tblpPr w:leftFromText="180" w:rightFromText="180" w:vertAnchor="text" w:horzAnchor="page" w:tblpX="1683" w:tblpY="316"/>
        <w:tblOverlap w:val="never"/>
        <w:tblW w:w="8696" w:type="dxa"/>
        <w:tblLayout w:type="fixed"/>
        <w:tblCellMar>
          <w:top w:w="32" w:type="dxa"/>
          <w:left w:w="64" w:type="dxa"/>
          <w:bottom w:w="32" w:type="dxa"/>
          <w:right w:w="64" w:type="dxa"/>
        </w:tblCellMar>
        <w:tblLook w:val="04A0" w:firstRow="1" w:lastRow="0" w:firstColumn="1" w:lastColumn="0" w:noHBand="0" w:noVBand="1"/>
      </w:tblPr>
      <w:tblGrid>
        <w:gridCol w:w="840"/>
        <w:gridCol w:w="1323"/>
        <w:gridCol w:w="947"/>
        <w:gridCol w:w="1237"/>
        <w:gridCol w:w="3442"/>
        <w:gridCol w:w="907"/>
      </w:tblGrid>
      <w:tr w:rsidR="005D5F63" w14:paraId="4958E272" w14:textId="77777777">
        <w:trPr>
          <w:tblHeader/>
        </w:trPr>
        <w:tc>
          <w:tcPr>
            <w:tcW w:w="840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  <w:vAlign w:val="center"/>
          </w:tcPr>
          <w:p w14:paraId="4AAEFF86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b/>
                <w:color w:val="000000" w:themeColor="dark1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b/>
                <w:color w:val="000000" w:themeColor="dark1"/>
                <w:kern w:val="0"/>
                <w:sz w:val="18"/>
                <w:szCs w:val="18"/>
              </w:rPr>
              <w:t>Diseases</w:t>
            </w:r>
          </w:p>
        </w:tc>
        <w:tc>
          <w:tcPr>
            <w:tcW w:w="1323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  <w:vAlign w:val="center"/>
          </w:tcPr>
          <w:p w14:paraId="3C7A014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b/>
                <w:color w:val="000000" w:themeColor="dark1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/>
                <w:color w:val="000000" w:themeColor="dark1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 w:hint="eastAsia"/>
                <w:b/>
                <w:color w:val="000000" w:themeColor="dark1"/>
                <w:kern w:val="0"/>
                <w:sz w:val="18"/>
                <w:szCs w:val="18"/>
              </w:rPr>
              <w:t xml:space="preserve"> sites </w:t>
            </w:r>
          </w:p>
        </w:tc>
        <w:tc>
          <w:tcPr>
            <w:tcW w:w="947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  <w:vAlign w:val="center"/>
          </w:tcPr>
          <w:p w14:paraId="611D82F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b/>
                <w:color w:val="000000" w:themeColor="dark1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b/>
                <w:color w:val="000000" w:themeColor="dark1"/>
                <w:kern w:val="0"/>
                <w:sz w:val="18"/>
                <w:szCs w:val="18"/>
              </w:rPr>
              <w:t xml:space="preserve">Targets </w:t>
            </w:r>
          </w:p>
        </w:tc>
        <w:tc>
          <w:tcPr>
            <w:tcW w:w="1237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  <w:vAlign w:val="center"/>
          </w:tcPr>
          <w:p w14:paraId="6F745F78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b/>
                <w:color w:val="000000" w:themeColor="dark1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b/>
                <w:color w:val="000000" w:themeColor="dark1"/>
                <w:kern w:val="0"/>
                <w:sz w:val="18"/>
                <w:szCs w:val="18"/>
              </w:rPr>
              <w:t>Cell types</w:t>
            </w:r>
          </w:p>
        </w:tc>
        <w:tc>
          <w:tcPr>
            <w:tcW w:w="3442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  <w:vAlign w:val="center"/>
          </w:tcPr>
          <w:p w14:paraId="08735A3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b/>
                <w:color w:val="000000" w:themeColor="dark1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b/>
                <w:color w:val="000000" w:themeColor="dark1"/>
                <w:kern w:val="0"/>
                <w:sz w:val="18"/>
                <w:szCs w:val="18"/>
              </w:rPr>
              <w:t>Main findings</w:t>
            </w:r>
          </w:p>
        </w:tc>
        <w:tc>
          <w:tcPr>
            <w:tcW w:w="907" w:type="dxa"/>
            <w:tcBorders>
              <w:top w:val="single" w:sz="12" w:space="0" w:color="000000" w:themeColor="dark1"/>
              <w:left w:val="nil"/>
              <w:bottom w:val="single" w:sz="6" w:space="0" w:color="000000" w:themeColor="dark1"/>
              <w:right w:val="nil"/>
            </w:tcBorders>
            <w:shd w:val="clear" w:color="auto" w:fill="FFFFFF"/>
            <w:vAlign w:val="center"/>
          </w:tcPr>
          <w:p w14:paraId="7AC4DDEF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b/>
                <w:color w:val="000000" w:themeColor="dark1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b/>
                <w:color w:val="000000" w:themeColor="dark1"/>
                <w:kern w:val="0"/>
                <w:sz w:val="18"/>
                <w:szCs w:val="18"/>
              </w:rPr>
              <w:t>Reference</w:t>
            </w:r>
          </w:p>
        </w:tc>
      </w:tr>
      <w:tr w:rsidR="005D5F63" w14:paraId="6614746F" w14:textId="77777777">
        <w:tc>
          <w:tcPr>
            <w:tcW w:w="840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DD3F76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sthma</w:t>
            </w:r>
          </w:p>
        </w:tc>
        <w:tc>
          <w:tcPr>
            <w:tcW w:w="1323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7E5600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/</w:t>
            </w:r>
          </w:p>
        </w:tc>
        <w:tc>
          <w:tcPr>
            <w:tcW w:w="947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73A14F2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/</w:t>
            </w:r>
          </w:p>
        </w:tc>
        <w:tc>
          <w:tcPr>
            <w:tcW w:w="1237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B70F3EB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Macrophage </w:t>
            </w:r>
          </w:p>
        </w:tc>
        <w:tc>
          <w:tcPr>
            <w:tcW w:w="3442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F08C28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The effect of DEX on asthma control is associated with its suppressing of Hif-1α-glycolysis-lactate axis and subsequent protein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</w:t>
            </w:r>
          </w:p>
        </w:tc>
        <w:tc>
          <w:tcPr>
            <w:tcW w:w="907" w:type="dxa"/>
            <w:tcBorders>
              <w:top w:val="single" w:sz="6" w:space="0" w:color="000000" w:themeColor="dark1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90F651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aGVuPC9BdXRob3I+PFllYXI+MjAyNDwvWWVhcj48UmVj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aGVuPC9BdXRob3I+PFllYXI+MjAyNDwvWWVhcj48UmVj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70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1FEACFC1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1BB8548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ung cancer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3B8168B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istone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8AB27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K-1 and IDH3G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01B5496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NSCLC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3FCD867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Lactate promotes NSCLC cell proliferation and modulates cellular metabolism through 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-mediated gene express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B12DA1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KaWFuZzwvQXV0aG9yPjxZZWFyPjIwMjE8L1llYXI+PFJl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KaWFuZzwvQXV0aG9yPjxZZWFyPjIwMjE8L1llYXI+PFJl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75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52AFC23E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17BB4B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E6921F2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DFC0B0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IM2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1363857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ung cancer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E91A67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of AIM2 suppresses ferroptosis and promotes lung cancer progression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720DEF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dTwvQXV0aG9yPjxZZWFyPjIwMjU8L1llYXI+PFJlY051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dTwvQXV0aG9yPjxZZWFyPjIwMjU8L1llYXI+PFJlY051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76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23755F2F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9EDF972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B2A2CA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3DD98A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OM121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8F02B5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NSCLC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B9A043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Style w:val="fontstyle01"/>
                <w:rFonts w:ascii="Times New Roman" w:eastAsia="等线" w:hAnsi="Times New Roman" w:cs="Times New Roman"/>
                <w:color w:val="08090C"/>
                <w:kern w:val="0"/>
              </w:rPr>
              <w:t xml:space="preserve">H3K18 </w:t>
            </w:r>
            <w:proofErr w:type="spellStart"/>
            <w:r>
              <w:rPr>
                <w:rStyle w:val="fontstyle01"/>
                <w:rFonts w:ascii="Times New Roman" w:eastAsia="等线" w:hAnsi="Times New Roman" w:cs="Times New Roman"/>
                <w:color w:val="08090C"/>
                <w:kern w:val="0"/>
              </w:rPr>
              <w:t>lactylation</w:t>
            </w:r>
            <w:proofErr w:type="spellEnd"/>
            <w:r>
              <w:rPr>
                <w:rStyle w:val="fontstyle01"/>
                <w:rFonts w:ascii="Times New Roman" w:eastAsia="等线" w:hAnsi="Times New Roman" w:cs="Times New Roman"/>
                <w:color w:val="08090C"/>
                <w:kern w:val="0"/>
              </w:rPr>
              <w:t xml:space="preserve"> potentiates NSCLC immune escape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202A1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aaGFuZzwvQXV0aG9yPjxZZWFyPjIwMjQ8L1llYXI+PFJl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aaGFuZzwvQXV0aG9yPjxZZWFyPjIwMjQ8L1llYXI+PFJl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77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1593C6A3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A9154E2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8E5D1E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AF92D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IDH3G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DC600E8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UAD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243F37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BZW2 could regulate LUAD progression through glycolysis-mediated IDH3G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977C3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YW5nPC9BdXRob3I+PFllYXI+MjAyMzwvWWVhcj48UmVj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YW5nPC9BdXRob3I+PFllYXI+MjAyMzwvWWVhcj48UmVj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78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4CA8DA68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6FA17EB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662C97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4K8 and H4K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EB704C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Sp1 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80AFCA8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NSCLC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C3F2188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LKB1 promotes cellular senescence and telomerase regulation through inﬂuencing the expression of TERT via 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in lung adenocarcinoma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BACF62B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aXU8L0F1dGhvcj48WWVhcj4yMDI0PC9ZZWFyPjxSZWNO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aXU8L0F1dGhvcj48WWVhcj4yMDI0PC9ZZWFyPjxSZWNO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79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749FCE83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50A787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CB1F3C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4F75E3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SOX9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421365F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NSCLC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EE9C96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Hypoxia facilitates th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modification of SOX9 to promote cell stemness, migration, and invasion of NSCLC by enhancing glycolysis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3F16646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ZYW48L0F1dGhvcj48WWVhcj4yMDI0PC9ZZWFyPjxSZWNO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ZYW48L0F1dGhvcj48WWVhcj4yMDI0PC9ZZWFyPjxSZWNO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80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2D91139B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92B48B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CE5375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Histone 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499517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MYCN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5862CC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ung cancer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C1AC4A2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The Numb/Parkin-directed mitochondrial fitness is a key metabolic switch and a promising therapeutic target on cancer cell plasticity through the regulation of 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20D222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IZTwvQXV0aG9yPjxZZWFyPjIwMjM8L1llYXI+PFJlY051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IZTwvQXV0aG9yPjxZZWFyPjIwMjM8L1llYXI+PFJlY051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84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7A668C50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8CB94F2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C72BCD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4K1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F16BB5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CCNB1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2876BFB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ung cancer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753271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AKR1B10/glycolysis/H4K12la/CCNB1 promotes acquired PEM chemoresistance in lung cancer brain metastasis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68E4D6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EdWFuPC9BdXRob3I+PFllYXI+MjAyMzwvWWVhcj48UmVj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EdWFuPC9BdXRob3I+PFllYXI+MjAyMzwvWWVhcj48UmVj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85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21CBAF92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4D90F8B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E97E8A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K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93E2A9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POC2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7EFF3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ung cancer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033B1C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Lactyl-APOC2-K70 induces immunotherapy resistance by promoting extracellular lipolysis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0E78897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aGVuPC9BdXRob3I+PFllYXI+MjAyNDwvWWVhcj48UmVj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aGVuPC9BdXRob3I+PFllYXI+MjAyNDwvWWVhcj48UmVj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86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151F2366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E4E5B4E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8F08B3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8E727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NF-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κB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p65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90E1D1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Treg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D66633F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ate modulates gene transcription of NF-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κB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p65 through H3K18la, subsequently upregulating the gene expression of TNFR2 and expediting the progression of MPE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FF0AEA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YdWU8L0F1dGhvcj48WWVhcj4yMDI0PC9ZZWFyPjxSZWNO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YdWU8L0F1dGhvcj48WWVhcj4yMDI0PC9ZZWFyPjxSZWNO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88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317D14FF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9F5A996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987F92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7E1350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FOXP3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ECB27D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NKT-like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3AEC50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ate induces FOXP3 expression in NKT-like cells in MP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B5776DB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YW5nPC9BdXRob3I+PFllYXI+MjAyMzwvWWVhcj48UmVj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YW5nPC9BdXRob3I+PFllYXI+MjAyMzwvWWVhcj48UmVj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89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5F162CBA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367300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IPF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A630ECE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l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40660A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cta2 and Col1a1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5817BB6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Fibroblast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1CFFB2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Lactate-mediated 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promotes the expression of profibrotic genes in activated lung fibroblasts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813EC2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aXU8L0F1dGhvcj48WWVhcj4yMDI0PC9ZZWFyPjxSZWNO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aXU8L0F1dGhvcj48WWVhcj4yMDI0PC9ZZWFyPjxSZWNO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99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6FD64799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CF42BE3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1C5C8A5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8C96D8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YTHDF1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109C87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Alveolar epithelial cell 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CA9E75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H3K18la promotes the progression of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rsenite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-related IPF via YTHDF1/m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  <w:vertAlign w:val="superscript"/>
              </w:rPr>
              <w:t>6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/NREP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B330C42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YW5nPC9BdXRob3I+PFllYXI+MjAyNDwvWWVhcj48UmVj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YW5nPC9BdXRob3I+PFllYXI+MjAyNDwvWWVhcj48UmVj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00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3D42A39B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DBF8315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D57F855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istone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17D94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RG1, PDGFA, THBS1, and VEGFA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8111EF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Macrophage 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79C4C5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Lung myofibroblasts promote the profibrotic activity of macrophages via lactate-induced 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FB8865E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dWk8L0F1dGhvcj48WWVhcj4yMDIxPC9ZZWFyPjxSZWNO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dWk8L0F1dGhvcj48WWVhcj4yMDIxPC9ZZWFyPjxSZWNO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01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017195F2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43D5CE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073268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istone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39DA25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Tgfb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Vegfa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, and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dgfa</w:t>
            </w:r>
            <w:proofErr w:type="spellEnd"/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5314C3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Macrophage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FB0060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PM2.5-induced glycolysis and subsequent 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in macrophages play a critical role in PM2.5-associated pulmonary fibrosis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1C308E6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aTwvQXV0aG9yPjxZZWFyPjIwMjQ8L1llYXI+PFJlY051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aTwvQXV0aG9yPjxZZWFyPjIwMjQ8L1llYXI+PFJlY051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03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1537D283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AF70D62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Silicosis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BB56BCF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istone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189881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/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4ADA2E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Macrophage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95E79D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Glycolytic reprogramming contributes to CS-induced NLRP3-dependent macrophag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yroptosis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and pulmonary inﬂammation through promoting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modific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086818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Zb3U8L0F1dGhvcj48WWVhcj4yMDI0PC9ZZWFyPjxSZWNO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Zb3U8L0F1dGhvcj48WWVhcj4yMDI0PC9ZZWFyPjxSZWNO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09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5603622B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187E8B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H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102515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5F8E7A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Bmp5, Trpc5, and Kit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0DCC72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PASMC </w:t>
            </w:r>
          </w:p>
          <w:p w14:paraId="6AFE2F8C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444CAE7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Glycolytic shift driven by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mROS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-mediated HIF-1α stabilization promotes hypoxic PASMC proliferation and PA remodeling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490B1D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aGVuPC9BdXRob3I+PFllYXI+MjAyMzwvWWVhcj48UmVj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aGVuPC9BdXRob3I+PFllYXI+MjAyMzwvWWVhcj48UmVj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15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7977ABF8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735F01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DDD1CC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471DD6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Gbe1,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gf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, Mt2A, Ythdf2 and Gys1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763EEE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PASMC </w:t>
            </w:r>
          </w:p>
          <w:p w14:paraId="6A33DF23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2CE902B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Hypoxia-induced upregulation of 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drives PASMC proliferation and PA remodeling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236960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aGVuPC9BdXRob3I+PFllYXI+MjAyNTwvWWVhcj48UmVj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DaGVuPC9BdXRob3I+PFllYXI+MjAyNTwvWWVhcj48UmVj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16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417B6BA0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8C8B577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238FEE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istone</w:t>
            </w:r>
          </w:p>
          <w:p w14:paraId="3F54EACC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DBF4A75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Prelamin A 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72224F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PASMC </w:t>
            </w:r>
          </w:p>
          <w:p w14:paraId="1C1CCA2C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E6FC32B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Histon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-derived prelamin A accelerates PASMC senescence. Senescent PASMC secrete IL-6 to induce excessive PASMC proliferation and facilitate PA remodeling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D110CE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aaGFuZzwvQXV0aG9yPjxZZWFyPjIwMjU8L1llYXI+PFJl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aaGFuZzwvQXV0aG9yPjxZZWFyPjIwMjU8L1llYXI+PFJl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17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34FD4BA9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9AB4FC1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AC0488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F85761E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FUS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8B672C7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ASMC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93C7E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FUS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results in the disruption of the redox homeostasis and causes ferroptosis in human PASMCs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D206D36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aTwvQXV0aG9yPjxZZWFyPjIwMjU8L1llYXI+PFJlY051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aTwvQXV0aG9yPjxZZWFyPjIwMjU8L1llYXI+PFJlY051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19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2F93F6C6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7F6CCC4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A39948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H3K18 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4DBA8A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IL-1β, IL-6, and TNF-α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DAA77EE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ASMC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0C9D3D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The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of promoter regions within inflammatory genes leads to inflammatory phenotypic transition of PASMCs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B221C4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aaHU8L0F1dGhvcj48WWVhcj4yMDI1PC9ZZWFyPjxSZWNO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aaHU8L0F1dGhvcj48WWVhcj4yMDI1PC9ZZWFyPjxSZWNO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18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7B2394A3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CAE9965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LI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E0E0DE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70880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MGB1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45FF1F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Macrophage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97C138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Lactate promotes macrophage HMGB1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and release in polymicrobial sepsis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CD6FAD8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ZYW5nPC9BdXRob3I+PFllYXI+MjAyMjwvWWVhcj48UmVj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ZYW5nPC9BdXRob3I+PFllYXI+MjAyMjwvWWVhcj48UmVj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52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28F06D5E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48A46F5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217C5DF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792E9AE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TFRC and SLC40A1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71F048A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ulmonary endothelial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7D7972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ate-dependent H3K14la regulates EC ferroptosis to promote vascular dysfunction during sepsis-induced lung injury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F81AB74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Hb25nPC9BdXRob3I+PFllYXI+MjAyNTwvWWVhcj48UmVj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Hb25nPC9BdXRob3I+PFllYXI+MjAyNTwvWWVhcj48UmVj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30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2E8C4E3B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9573CB1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D944D35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C8C10E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METTL3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217397C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Alveolar epithelial cell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878CED3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Lactate induces ferroptosis via the GPR81/H3K18la/METTL3/ACSL4 axis in alveolar epithelial cells during sepsis-associated ALI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16ED5C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dTwvQXV0aG9yPjxZZWFyPjIwMjQ8L1llYXI+PFJlY051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XdTwvQXV0aG9yPjxZZWFyPjIwMjQ8L1llYXI+PFJlY051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31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3B3E7DE9" w14:textId="7777777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19D380C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BEEE9B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EE4D9A6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CIRP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58125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Macrophage </w:t>
            </w:r>
          </w:p>
        </w:tc>
        <w:tc>
          <w:tcPr>
            <w:tcW w:w="34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66DA1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Lactic acidemia promotes macrophage‑derived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eCIRP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release, which mediates ZBP1‑dependent PVEC </w:t>
            </w: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ANoptosis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in sepsis‑induced ALI 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4C85118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Hb25nPC9BdXRob3I+PFllYXI+MjAyNDwvWWVhcj48UmVj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Hb25nPC9BdXRob3I+PFllYXI+MjAyNDwvWWVhcj48UmVj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32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  <w:tr w:rsidR="005D5F63" w14:paraId="56CF892D" w14:textId="77777777">
        <w:tc>
          <w:tcPr>
            <w:tcW w:w="840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  <w:vAlign w:val="center"/>
          </w:tcPr>
          <w:p w14:paraId="6E26FFD3" w14:textId="77777777" w:rsidR="005D5F63" w:rsidRDefault="005D5F63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  <w:vAlign w:val="center"/>
          </w:tcPr>
          <w:p w14:paraId="6180522F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H3K18/K364</w:t>
            </w:r>
          </w:p>
        </w:tc>
        <w:tc>
          <w:tcPr>
            <w:tcW w:w="947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  <w:vAlign w:val="center"/>
          </w:tcPr>
          <w:p w14:paraId="0FDB0D91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EGR1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  <w:vAlign w:val="center"/>
          </w:tcPr>
          <w:p w14:paraId="161E60A9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Pulmonary microvascular endothelial cells</w:t>
            </w:r>
          </w:p>
        </w:tc>
        <w:tc>
          <w:tcPr>
            <w:tcW w:w="3442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  <w:vAlign w:val="center"/>
          </w:tcPr>
          <w:p w14:paraId="10ECFA30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left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Lactylation</w:t>
            </w:r>
            <w:proofErr w:type="spellEnd"/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 xml:space="preserve"> of H3K18 and Egr1 promotes endothelial glycocalyx degradation in sepsis-induced ALI </w:t>
            </w:r>
          </w:p>
        </w:tc>
        <w:tc>
          <w:tcPr>
            <w:tcW w:w="907" w:type="dxa"/>
            <w:tcBorders>
              <w:top w:val="nil"/>
              <w:left w:val="nil"/>
              <w:bottom w:val="single" w:sz="12" w:space="0" w:color="000000" w:themeColor="dark1"/>
              <w:right w:val="nil"/>
            </w:tcBorders>
            <w:shd w:val="clear" w:color="auto" w:fill="FFFFFF"/>
            <w:vAlign w:val="center"/>
          </w:tcPr>
          <w:p w14:paraId="6A5DE7CD" w14:textId="77777777" w:rsidR="005D5F63" w:rsidRDefault="0046285E">
            <w:pPr>
              <w:kinsoku w:val="0"/>
              <w:adjustRightInd w:val="0"/>
              <w:snapToGrid w:val="0"/>
              <w:spacing w:line="264" w:lineRule="auto"/>
              <w:jc w:val="center"/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dTwvQXV0aG9yPjxZZWFyPjIwMjU8L1llYXI+PFJlY051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begin">
                <w:fldData xml:space="preserve">PEVuZE5vdGU+PENpdGU+PEF1dGhvcj5MdTwvQXV0aG9yPjxZZWFyPjIwMjU8L1llYXI+PFJlY051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</w:fldData>
              </w:fldCha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t>[133]</w:t>
            </w:r>
            <w:r>
              <w:rPr>
                <w:rFonts w:ascii="Times New Roman" w:eastAsia="等线" w:hAnsi="Times New Roman" w:cs="Times New Roman"/>
                <w:color w:val="08090C"/>
                <w:kern w:val="0"/>
                <w:sz w:val="18"/>
                <w:szCs w:val="18"/>
              </w:rPr>
              <w:fldChar w:fldCharType="end"/>
            </w:r>
          </w:p>
        </w:tc>
      </w:tr>
    </w:tbl>
    <w:p w14:paraId="51B3D08E" w14:textId="77777777" w:rsidR="005D5F63" w:rsidRDefault="0046285E">
      <w:pPr>
        <w:rPr>
          <w:rFonts w:ascii="Times New Roman" w:hAnsi="Times New Roman" w:cs="Times New Roman"/>
          <w:kern w:val="0"/>
          <w:sz w:val="20"/>
          <w:szCs w:val="20"/>
        </w:rPr>
      </w:pPr>
      <w:r>
        <w:rPr>
          <w:rFonts w:ascii="Times New Roman" w:eastAsia="等线" w:hAnsi="Times New Roman" w:cs="Times New Roman"/>
          <w:sz w:val="20"/>
          <w:szCs w:val="20"/>
          <w:lang w:bidi="ar"/>
        </w:rPr>
        <w:t>DEX, dexamethasone; PEM, pemetrexed; MPE, malignant pleural effusion; IPF, idiopathic pulmonary fibrosis; PH,</w:t>
      </w:r>
      <w:r>
        <w:rPr>
          <w:rFonts w:ascii="等线" w:eastAsia="等线" w:hAnsi="等线" w:cs="Times New Roman" w:hint="eastAsia"/>
          <w:sz w:val="20"/>
          <w:szCs w:val="20"/>
          <w:lang w:bidi="ar"/>
        </w:rPr>
        <w:t xml:space="preserve"> </w:t>
      </w:r>
      <w:r>
        <w:rPr>
          <w:rFonts w:ascii="Times New Roman" w:eastAsia="等线" w:hAnsi="Times New Roman" w:cs="Times New Roman"/>
          <w:sz w:val="20"/>
          <w:szCs w:val="20"/>
          <w:lang w:bidi="ar"/>
        </w:rPr>
        <w:t xml:space="preserve">pulmonary hypertension; PASMC, pulmonary artery smooth muscle cell; PA, </w:t>
      </w:r>
      <w:r>
        <w:rPr>
          <w:rFonts w:ascii="Times New Roman" w:eastAsia="等线" w:hAnsi="Times New Roman" w:cs="Times New Roman"/>
          <w:kern w:val="0"/>
          <w:sz w:val="20"/>
          <w:szCs w:val="20"/>
          <w:lang w:bidi="ar"/>
        </w:rPr>
        <w:t>pulmonary artery; ALI, acute lung injury; PVEC, pulmonary vascular endothelial cell</w:t>
      </w:r>
    </w:p>
    <w:p w14:paraId="60D06448" w14:textId="77777777" w:rsidR="005D5F63" w:rsidRDefault="005D5F63">
      <w:pPr>
        <w:rPr>
          <w:rFonts w:ascii="Times New Roman" w:hAnsi="Times New Roman" w:cs="Times New Roman"/>
          <w:sz w:val="24"/>
          <w:szCs w:val="24"/>
        </w:rPr>
      </w:pPr>
    </w:p>
    <w:p w14:paraId="317F5CCA" w14:textId="77777777" w:rsidR="005D5F63" w:rsidRDefault="005D5F63">
      <w:pPr>
        <w:rPr>
          <w:rFonts w:ascii="Times New Roman" w:hAnsi="Times New Roman" w:cs="Times New Roman"/>
          <w:sz w:val="24"/>
          <w:szCs w:val="24"/>
        </w:rPr>
      </w:pPr>
    </w:p>
    <w:p w14:paraId="4ADD22D6" w14:textId="77777777" w:rsidR="005D5F63" w:rsidRDefault="005D5F63">
      <w:pPr>
        <w:rPr>
          <w:rFonts w:ascii="Times New Roman" w:hAnsi="Times New Roman" w:cs="Times New Roman"/>
          <w:sz w:val="24"/>
          <w:szCs w:val="24"/>
        </w:rPr>
      </w:pPr>
    </w:p>
    <w:p w14:paraId="7BFBBDC4" w14:textId="77777777" w:rsidR="005D5F63" w:rsidRDefault="005D5F63">
      <w:pPr>
        <w:rPr>
          <w:rFonts w:hint="eastAsia"/>
        </w:rPr>
      </w:pPr>
    </w:p>
    <w:sectPr w:rsidR="005D5F6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TT0d8bc80f.B">
    <w:altName w:val="Times New Roman"/>
    <w:charset w:val="00"/>
    <w:family w:val="roman"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040F"/>
    <w:rsid w:val="00074FA7"/>
    <w:rsid w:val="0031040F"/>
    <w:rsid w:val="0046285E"/>
    <w:rsid w:val="005D5F63"/>
    <w:rsid w:val="00902129"/>
    <w:rsid w:val="011D6832"/>
    <w:rsid w:val="0E2D2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22ECF89E-0BBE-4D36-853A-61F4BA9D4D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qFormat/>
    <w:rPr>
      <w:rFonts w:ascii="等线" w:eastAsia="等线" w:hAnsi="等线" w:cs="等线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qFormat/>
    <w:rPr>
      <w:rFonts w:ascii="AdvTT0d8bc80f.B" w:hAnsi="AdvTT0d8bc80f.B" w:hint="default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593</Words>
  <Characters>5163</Characters>
  <Application>Microsoft Office Word</Application>
  <DocSecurity>0</DocSecurity>
  <Lines>368</Lines>
  <Paragraphs>213</Paragraphs>
  <ScaleCrop>false</ScaleCrop>
  <Company/>
  <LinksUpToDate>false</LinksUpToDate>
  <CharactersWithSpaces>55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542682601@qq.com</dc:creator>
  <cp:lastModifiedBy>8615827221620</cp:lastModifiedBy>
  <cp:revision>2</cp:revision>
  <dcterms:created xsi:type="dcterms:W3CDTF">2025-10-23T13:18:00Z</dcterms:created>
  <dcterms:modified xsi:type="dcterms:W3CDTF">2025-10-23T1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MzEwNTM5NzYwMDRjMzkwZTVkZjY2ODkwMGIxNGU0OTUiLCJ1c2VySWQiOiIzMzI2MjEyNzEifQ==</vt:lpwstr>
  </property>
  <property fmtid="{D5CDD505-2E9C-101B-9397-08002B2CF9AE}" pid="3" name="KSOProductBuildVer">
    <vt:lpwstr>2052-12.1.0.22529</vt:lpwstr>
  </property>
  <property fmtid="{D5CDD505-2E9C-101B-9397-08002B2CF9AE}" pid="4" name="ICV">
    <vt:lpwstr>956AE0676C1C466C825FC512DE116921_12</vt:lpwstr>
  </property>
</Properties>
</file>